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ins w:id="242" w:author="Microsoft Office User" w:date="2017-07-12T17:43:00Z">
        <w:r w:rsidR="00E7085A">
          <w:t>acylglycerols</w:t>
        </w:r>
      </w:ins>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r w:rsidR="0029402D">
          <w:rPr>
            <w:rFonts w:eastAsia="Times New Roman" w:cs="Times New Roman"/>
            <w:color w:val="252525"/>
            <w:szCs w:val="21"/>
            <w:shd w:val="clear" w:color="auto" w:fill="FFFFFF"/>
          </w:rPr>
          <w:t>xHz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TRIzol</w:t>
      </w:r>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r w:rsidR="00D6022E" w:rsidRPr="00240C1C">
        <w:rPr>
          <w:rFonts w:cs="Times New Roman"/>
          <w:i/>
        </w:rPr>
        <w:t>Actb</w:t>
      </w:r>
      <w:commentRangeEnd w:id="350"/>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LiCOR).</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eeks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ins w:id="372" w:author="Microsoft Office User" w:date="2017-02-02T16:29:00Z">
        <w:r w:rsidR="00485915">
          <w:t xml:space="preserve">i.p.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eeks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HR(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ins w:id="475" w:author="Microsoft Office User" w:date="2017-07-17T15:47:00Z">
        <w:r w:rsidR="00FB508F">
          <w:t>synergystically</w:t>
        </w:r>
      </w:ins>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EchoMRI.</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A,B)</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ins w:id="552" w:author="Microsoft Office User" w:date="2017-05-17T15:37:00Z">
        <w:r w:rsidR="00B06214">
          <w:rPr>
            <w:color w:val="000000" w:themeColor="text1"/>
          </w:rPr>
          <w:t>A,B</w:t>
        </w:r>
      </w:ins>
      <w:ins w:id="553"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ins w:id="556"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iWA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iWAT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specifically in the iWA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5BD8E297"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epididymal</w:t>
        </w:r>
      </w:ins>
      <w:ins w:id="801" w:author="Microsoft Office User" w:date="2017-07-28T14:40:00Z">
        <w:r w:rsidR="00725F4C">
          <w:rPr>
            <w:color w:val="000000" w:themeColor="text1"/>
          </w:rPr>
          <w:t xml:space="preserve"> </w:t>
        </w:r>
      </w:ins>
      <w:ins w:id="802" w:author="Microsoft Office User" w:date="2017-07-28T14:41:00Z">
        <w:r w:rsidR="00725F4C">
          <w:rPr>
            <w:color w:val="000000" w:themeColor="text1"/>
          </w:rPr>
          <w:t>lipolytic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D817C6">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28T14:41:00Z">
        <w:r w:rsidR="00725F4C">
          <w:rPr>
            <w:color w:val="000000" w:themeColor="text1"/>
          </w:rPr>
          <w:t xml:space="preserve"> </w:t>
        </w:r>
      </w:ins>
      <w:ins w:id="807" w:author="Microsoft Office User" w:date="2017-07-28T14:44:00Z">
        <w:r w:rsidR="003120C9">
          <w:rPr>
            <w:color w:val="000000" w:themeColor="text1"/>
          </w:rPr>
          <w:t xml:space="preserve">Taken together, adipose tissue lipolysis appears to play an important role in glucocorticoid-induced fatty liver and insulin </w:t>
        </w:r>
      </w:ins>
      <w:ins w:id="808" w:author="Microsoft Office User" w:date="2017-07-28T14:45:00Z">
        <w:r w:rsidR="003120C9">
          <w:rPr>
            <w:color w:val="000000" w:themeColor="text1"/>
          </w:rPr>
          <w:t>resistance.</w:t>
        </w:r>
      </w:ins>
      <w:ins w:id="809" w:author="Microsoft Office User" w:date="2017-07-28T14:44:00Z">
        <w:r w:rsidR="003120C9">
          <w:rPr>
            <w:color w:val="000000" w:themeColor="text1"/>
          </w:rPr>
          <w:t xml:space="preserve"> </w:t>
        </w:r>
      </w:ins>
    </w:p>
    <w:p w14:paraId="4DA67EFE" w14:textId="77777777" w:rsidR="000C6027" w:rsidRDefault="000C6027" w:rsidP="00EA22A1">
      <w:pPr>
        <w:rPr>
          <w:ins w:id="810" w:author="Microsoft Office User" w:date="2017-07-28T14:18:00Z"/>
          <w:color w:val="000000" w:themeColor="text1"/>
        </w:rPr>
      </w:pPr>
    </w:p>
    <w:p w14:paraId="704C3DAA" w14:textId="2FE05EED"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11"/>
      <w:r>
        <w:rPr>
          <w:color w:val="000000" w:themeColor="text1"/>
        </w:rPr>
        <w:t>gluconeogenesis</w:t>
      </w:r>
      <w:commentRangeEnd w:id="811"/>
      <w:r>
        <w:rPr>
          <w:rStyle w:val="CommentReference"/>
        </w:rPr>
        <w:commentReference w:id="811"/>
      </w:r>
      <w:r>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1A416EC" w:rsidR="00EA22A1" w:rsidRDefault="003E3DBF">
      <w:pPr>
        <w:rPr>
          <w:ins w:id="81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D817C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8)", "plainTextFormattedCitation" : "(48)", "previouslyFormattedCitation" : "(47)" }, "properties" : { "noteIndex" : 0 }, "schema" : "https://github.com/citation-style-language/schema/raw/master/csl-citation.json" }</w:instrText>
      </w:r>
      <w:r>
        <w:rPr>
          <w:color w:val="000000" w:themeColor="text1"/>
        </w:rPr>
        <w:fldChar w:fldCharType="separate"/>
      </w:r>
      <w:r w:rsidR="00D817C6" w:rsidRPr="00D817C6">
        <w:rPr>
          <w:noProof/>
          <w:color w:val="000000" w:themeColor="text1"/>
        </w:rPr>
        <w:t>(48)</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13"/>
      <w:r w:rsidR="00A04798">
        <w:rPr>
          <w:color w:val="000000" w:themeColor="text1"/>
        </w:rPr>
        <w:t>receptors</w:t>
      </w:r>
      <w:commentRangeEnd w:id="813"/>
      <w:r w:rsidR="00A04798">
        <w:rPr>
          <w:rStyle w:val="CommentReference"/>
        </w:rPr>
        <w:commentReference w:id="813"/>
      </w:r>
      <w:r w:rsidR="00A04798">
        <w:rPr>
          <w:color w:val="000000" w:themeColor="text1"/>
        </w:rPr>
        <w:t xml:space="preserve"> and/or </w:t>
      </w:r>
      <w:commentRangeStart w:id="814"/>
      <w:r w:rsidR="00A04798">
        <w:rPr>
          <w:color w:val="000000" w:themeColor="text1"/>
        </w:rPr>
        <w:t>lipase</w:t>
      </w:r>
      <w:commentRangeEnd w:id="814"/>
      <w:r w:rsidR="00A04798">
        <w:rPr>
          <w:rStyle w:val="CommentReference"/>
        </w:rPr>
        <w:commentReference w:id="814"/>
      </w:r>
      <w:r w:rsidR="00A04798">
        <w:rPr>
          <w:color w:val="000000" w:themeColor="text1"/>
        </w:rPr>
        <w:t xml:space="preserve"> transcripts have all been proposed as possible mechanisms.</w:t>
      </w:r>
    </w:p>
    <w:p w14:paraId="7976C330" w14:textId="77777777" w:rsidR="00CD1457" w:rsidRDefault="00CD1457">
      <w:pPr>
        <w:rPr>
          <w:ins w:id="815" w:author="Microsoft Office User" w:date="2017-07-28T14:57:00Z"/>
          <w:color w:val="000000" w:themeColor="text1"/>
        </w:rPr>
      </w:pPr>
    </w:p>
    <w:p w14:paraId="5FD2AFF5" w14:textId="1BDC239E" w:rsidR="00CD1457" w:rsidRPr="00A04798" w:rsidRDefault="00CD1457">
      <w:pPr>
        <w:rPr>
          <w:color w:val="000000" w:themeColor="text1"/>
        </w:rPr>
      </w:pPr>
      <w:ins w:id="816"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17" w:author="Microsoft Office User" w:date="2017-07-28T14:59:00Z">
        <w:r w:rsidR="00255615">
          <w:rPr>
            <w:color w:val="000000" w:themeColor="text1"/>
          </w:rPr>
          <w:t>are the first to report this finding in the case of glucocorticoid treatment in obesity; however, Rid</w:t>
        </w:r>
      </w:ins>
      <w:ins w:id="818" w:author="Microsoft Office User" w:date="2017-07-28T15:00:00Z">
        <w:r w:rsidR="00255615">
          <w:rPr>
            <w:color w:val="000000" w:themeColor="text1"/>
          </w:rPr>
          <w:t>d</w:t>
        </w:r>
      </w:ins>
      <w:ins w:id="819" w:author="Microsoft Office User" w:date="2017-07-28T14:59:00Z">
        <w:r w:rsidR="00255615">
          <w:rPr>
            <w:color w:val="000000" w:themeColor="text1"/>
          </w:rPr>
          <w:t xml:space="preserve">ell and </w:t>
        </w:r>
      </w:ins>
      <w:ins w:id="820" w:author="Microsoft Office User" w:date="2017-07-28T15:00:00Z">
        <w:r w:rsidR="00255615">
          <w:rPr>
            <w:color w:val="000000" w:themeColor="text1"/>
          </w:rPr>
          <w:t xml:space="preserve">colleagues have reported similar findings when giving HFD and </w:t>
        </w:r>
      </w:ins>
      <w:ins w:id="821" w:author="Microsoft Office User" w:date="2017-07-28T15:01:00Z">
        <w:r w:rsidR="00255615">
          <w:rPr>
            <w:color w:val="000000" w:themeColor="text1"/>
          </w:rPr>
          <w:t>glucocorticoids</w:t>
        </w:r>
      </w:ins>
      <w:ins w:id="822" w:author="Microsoft Office User" w:date="2017-07-28T15:00:00Z">
        <w:r w:rsidR="00255615">
          <w:rPr>
            <w:color w:val="000000" w:themeColor="text1"/>
          </w:rPr>
          <w:t xml:space="preserve"> </w:t>
        </w:r>
      </w:ins>
      <w:ins w:id="823" w:author="Microsoft Office User" w:date="2017-07-28T15:01:00Z">
        <w:r w:rsidR="00255615">
          <w:rPr>
            <w:color w:val="000000" w:themeColor="text1"/>
          </w:rPr>
          <w:t>in concert to rats, prior to the onset of obesity. It is possible that the HFD</w:t>
        </w:r>
      </w:ins>
      <w:ins w:id="824"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fuel. Therefore, i</w:t>
        </w:r>
        <w:bookmarkStart w:id="825" w:name="_GoBack"/>
        <w:bookmarkEnd w:id="825"/>
        <w:r w:rsidR="00FD7752">
          <w:rPr>
            <w:color w:val="000000" w:themeColor="text1"/>
          </w:rPr>
          <w:t xml:space="preserve">t will be interesting to see if this </w:t>
        </w:r>
      </w:ins>
      <w:ins w:id="826" w:author="Microsoft Office User" w:date="2017-07-28T15:04:00Z">
        <w:r w:rsidR="00FD7752">
          <w:rPr>
            <w:color w:val="000000" w:themeColor="text1"/>
          </w:rPr>
          <w:t>phenotype</w:t>
        </w:r>
      </w:ins>
      <w:ins w:id="827" w:author="Microsoft Office User" w:date="2017-07-28T15:02:00Z">
        <w:r w:rsidR="00FD7752">
          <w:rPr>
            <w:color w:val="000000" w:themeColor="text1"/>
          </w:rPr>
          <w:t xml:space="preserve"> </w:t>
        </w:r>
      </w:ins>
      <w:ins w:id="828"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FD7752"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35"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r>
        <w:t>pval</w:t>
      </w:r>
    </w:p>
  </w:comment>
  <w:comment w:id="523" w:author="Microsoft Office User" w:date="2017-07-17T16:59:00Z" w:initials="Office">
    <w:p w14:paraId="7598685D" w14:textId="4A736CF7" w:rsidR="00E2033A" w:rsidRDefault="00E2033A">
      <w:pPr>
        <w:pStyle w:val="CommentText"/>
      </w:pPr>
      <w:r>
        <w:rPr>
          <w:rStyle w:val="CommentReference"/>
        </w:rPr>
        <w:annotationRef/>
      </w:r>
      <w:r>
        <w:t>pval</w:t>
      </w:r>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57"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65"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11" w:author="Dave Bridges" w:date="2017-02-15T14:27:00Z" w:initials="DB">
    <w:p w14:paraId="12D03912" w14:textId="35E719DD" w:rsidR="00AE79F4" w:rsidRDefault="00AE79F4">
      <w:pPr>
        <w:pStyle w:val="CommentText"/>
      </w:pPr>
      <w:r>
        <w:rPr>
          <w:rStyle w:val="CommentReference"/>
        </w:rPr>
        <w:annotationRef/>
      </w:r>
      <w:r>
        <w:t>Shulman papers</w:t>
      </w:r>
    </w:p>
  </w:comment>
  <w:comment w:id="813" w:author="Microsoft Office User" w:date="2017-02-13T12:57:00Z" w:initials="Office">
    <w:p w14:paraId="092098D1" w14:textId="2614A52D" w:rsidR="00A04798" w:rsidRDefault="00A04798">
      <w:pPr>
        <w:pStyle w:val="CommentText"/>
      </w:pPr>
      <w:r>
        <w:rPr>
          <w:rStyle w:val="CommentReference"/>
        </w:rPr>
        <w:annotationRef/>
      </w:r>
      <w:r>
        <w:t>cite</w:t>
      </w:r>
    </w:p>
  </w:comment>
  <w:comment w:id="81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20C9"/>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93630"/>
    <w:rsid w:val="00FA4286"/>
    <w:rsid w:val="00FB125E"/>
    <w:rsid w:val="00FB508F"/>
    <w:rsid w:val="00FB5751"/>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6</TotalTime>
  <Pages>10</Pages>
  <Words>23853</Words>
  <Characters>135968</Characters>
  <Application>Microsoft Macintosh Word</Application>
  <DocSecurity>0</DocSecurity>
  <Lines>1133</Lines>
  <Paragraphs>31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59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8</cp:revision>
  <dcterms:created xsi:type="dcterms:W3CDTF">2016-09-21T15:11:00Z</dcterms:created>
  <dcterms:modified xsi:type="dcterms:W3CDTF">2017-07-2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